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47010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470105">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470105">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470105">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470105">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470105">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470105">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470105">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470105">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470105">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470105">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7" w:name="_Toc510104736"/>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0104737"/>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0104738"/>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0104739"/>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0104740"/>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0104741"/>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3" w:name="_Toc510104742"/>
      <w:r>
        <w:t xml:space="preserve">2.3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4" w:name="_Toc510104743"/>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5" w:name="_Toc510104744"/>
      <w:r w:rsidRPr="00E416E0">
        <w:rPr>
          <w:rStyle w:val="Heading3Char"/>
        </w:rPr>
        <w:t xml:space="preserve">2.3.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6"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7" w:name="_Toc510104746"/>
      <w:r>
        <w:lastRenderedPageBreak/>
        <w:t xml:space="preserve">2.4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8" w:name="_Toc510104747"/>
      <w:r>
        <w:t>2.5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0104748"/>
      <w:r>
        <w:lastRenderedPageBreak/>
        <w:t xml:space="preserve">Proposed </w:t>
      </w:r>
      <w:r w:rsidR="00A34796">
        <w:t>Analytics Pipeline</w:t>
      </w:r>
      <w:bookmarkEnd w:id="19"/>
    </w:p>
    <w:p w:rsidR="00AA3339" w:rsidRDefault="00AA3339" w:rsidP="00AA3339">
      <w:pPr>
        <w:pStyle w:val="Heading2"/>
      </w:pPr>
      <w:bookmarkStart w:id="20" w:name="_Toc510104749"/>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0104750"/>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0104751"/>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0104752"/>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0104753"/>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0104754"/>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0104755"/>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0104756"/>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0104757"/>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0104758"/>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0104759"/>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0104760"/>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0104761"/>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0104762"/>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0104763"/>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0104764"/>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0104765"/>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0104766"/>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0104767"/>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0104768"/>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0104769"/>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0104770"/>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0104771"/>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0104772"/>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0104773"/>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0104774"/>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0104775"/>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0104776"/>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0104777"/>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0104778"/>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0104779"/>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0104780"/>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r>
        <w:t>4.5 Findings</w:t>
      </w:r>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2" w:name="_Toc510104781"/>
      <w:r>
        <w:t>4.6</w:t>
      </w:r>
      <w:r w:rsidR="009A10AA">
        <w:t xml:space="preserve"> Evaluation</w:t>
      </w:r>
      <w:bookmarkEnd w:id="52"/>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3" w:name="_Toc510104782"/>
      <w:r>
        <w:rPr>
          <w:rStyle w:val="Heading3Char"/>
        </w:rPr>
        <w:t>4.6</w:t>
      </w:r>
      <w:r w:rsidR="003521D2" w:rsidRPr="003521D2">
        <w:rPr>
          <w:rStyle w:val="Heading3Char"/>
        </w:rPr>
        <w:t>.1 Produced Data</w:t>
      </w:r>
      <w:bookmarkEnd w:id="53"/>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Further to the ability to collect meta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4" w:name="_Toc510104783"/>
      <w:r>
        <w:rPr>
          <w:rStyle w:val="Heading3Char"/>
        </w:rPr>
        <w:t>4.6</w:t>
      </w:r>
      <w:r w:rsidR="00850D8D" w:rsidRPr="00850D8D">
        <w:rPr>
          <w:rStyle w:val="Heading3Char"/>
        </w:rPr>
        <w:t>.2 Ease of Deployment</w:t>
      </w:r>
      <w:bookmarkEnd w:id="54"/>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r w:rsidRPr="002757D5">
        <w:rPr>
          <w:rStyle w:val="Heading3Char"/>
        </w:rPr>
        <w:t>4.6.3 Pipeline Performance</w:t>
      </w:r>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r w:rsidRPr="009B0C72">
        <w:rPr>
          <w:rStyle w:val="Heading3Char"/>
        </w:rPr>
        <w:t>4.6.4 Inferring Scalability</w:t>
      </w:r>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r>
        <w:lastRenderedPageBreak/>
        <w:t>System Evaluation</w:t>
      </w:r>
    </w:p>
    <w:p w:rsidR="00AC489A" w:rsidRPr="00AC489A" w:rsidRDefault="00AC489A" w:rsidP="00AC489A">
      <w:r>
        <w:t>Complete introduction presenting the problems current presented to Police, along with who Pete Wormley is and what roles he has played within the Police force making him a suitable candidate for giving the system evaluation.</w:t>
      </w:r>
    </w:p>
    <w:p w:rsidR="003B0B48" w:rsidRDefault="003B0B48" w:rsidP="003B0B48">
      <w:pPr>
        <w:pStyle w:val="Heading2"/>
      </w:pPr>
      <w:r>
        <w:t xml:space="preserve">5.1 </w:t>
      </w:r>
      <w:r w:rsidR="00AC489A">
        <w:t xml:space="preserve">System Adoption Benefits </w:t>
      </w:r>
    </w:p>
    <w:p w:rsidR="00AC489A" w:rsidRDefault="00AC489A" w:rsidP="00AC489A">
      <w:r>
        <w:t xml:space="preserve">This will talk about the functionality the system currently offers and how that maps to current aims of UK Police. Discuss current paint points of police work, and how the system could eliminate them. </w:t>
      </w:r>
    </w:p>
    <w:p w:rsidR="00AC489A" w:rsidRDefault="00AC489A" w:rsidP="00AC489A">
      <w:pPr>
        <w:pStyle w:val="Heading2"/>
      </w:pPr>
      <w:r>
        <w:t>5.2 Integration Within Existing Projects</w:t>
      </w:r>
    </w:p>
    <w:p w:rsidR="00AC489A" w:rsidRDefault="00AC489A" w:rsidP="00AC489A">
      <w:r>
        <w:t xml:space="preserve">Look at the work required by Police, and how it could be influenced by the proposed framework and what benefit that would bring. </w:t>
      </w:r>
    </w:p>
    <w:p w:rsidR="00AC489A" w:rsidRDefault="00AC489A" w:rsidP="00AC489A">
      <w:pPr>
        <w:pStyle w:val="Heading2"/>
      </w:pPr>
      <w:r>
        <w:t>5.3 User Interfacing Capabilities</w:t>
      </w:r>
    </w:p>
    <w:p w:rsidR="00AC489A" w:rsidRDefault="00AC489A" w:rsidP="00AC489A">
      <w:r>
        <w:t xml:space="preserve">Look at how the user interface is designed and how it could help Police cases using CCTV. </w:t>
      </w:r>
    </w:p>
    <w:p w:rsidR="00AC489A" w:rsidRDefault="00AC489A" w:rsidP="00AC489A">
      <w:pPr>
        <w:pStyle w:val="Heading2"/>
      </w:pPr>
      <w:r>
        <w:t>5.4 Data Quality Production</w:t>
      </w:r>
    </w:p>
    <w:p w:rsidR="00AC489A" w:rsidRDefault="00AC489A" w:rsidP="00AC489A">
      <w:r>
        <w:t xml:space="preserve">Comment on how the data produced could be made useful, and what benefits it would offer. </w:t>
      </w:r>
    </w:p>
    <w:p w:rsidR="00AC489A" w:rsidRDefault="00AC489A" w:rsidP="00AC489A">
      <w:pPr>
        <w:pStyle w:val="Heading2"/>
      </w:pPr>
      <w:r>
        <w:t>5.5 System Review</w:t>
      </w:r>
    </w:p>
    <w:p w:rsidR="00AC489A" w:rsidRDefault="00AC489A" w:rsidP="00AC489A">
      <w:r>
        <w:t xml:space="preserve">Review the usefulness of the system, along with what qualities the system would need to be considered useful. </w:t>
      </w:r>
    </w:p>
    <w:p w:rsidR="00AC489A" w:rsidRDefault="00AC489A" w:rsidP="00AC489A"/>
    <w:p w:rsidR="00AC489A" w:rsidRDefault="00AC489A" w:rsidP="00AC489A"/>
    <w:p w:rsidR="00AC489A" w:rsidRPr="00AC489A" w:rsidRDefault="00AC489A" w:rsidP="00AC489A"/>
    <w:p w:rsidR="00D50F44" w:rsidRDefault="00394BD8" w:rsidP="00A5409D">
      <w:pPr>
        <w:pStyle w:val="Heading1"/>
        <w:numPr>
          <w:ilvl w:val="0"/>
          <w:numId w:val="19"/>
        </w:numPr>
      </w:pPr>
      <w:bookmarkStart w:id="55" w:name="_Toc510104784"/>
      <w:r>
        <w:lastRenderedPageBreak/>
        <w:t>Discussion and Conclusion</w:t>
      </w:r>
      <w:bookmarkEnd w:id="55"/>
    </w:p>
    <w:p w:rsidR="00D50F44" w:rsidRDefault="00D50F44" w:rsidP="00D50F44">
      <w:pPr>
        <w:pStyle w:val="Heading2"/>
      </w:pPr>
      <w:bookmarkStart w:id="56" w:name="_Toc510104785"/>
      <w:r>
        <w:t>5.1 Summary</w:t>
      </w:r>
      <w:bookmarkEnd w:id="56"/>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7" w:name="_Toc510104786"/>
      <w:r>
        <w:t>5.2 Discussion</w:t>
      </w:r>
      <w:bookmarkEnd w:id="57"/>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8" w:name="_Toc510104787"/>
      <w:r>
        <w:t>5.3</w:t>
      </w:r>
      <w:r w:rsidR="00DB5083">
        <w:t xml:space="preserve"> Objectives Met</w:t>
      </w:r>
      <w:bookmarkEnd w:id="5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59" w:name="_Toc510104788"/>
      <w:r>
        <w:rPr>
          <w:rStyle w:val="Heading3Char"/>
        </w:rPr>
        <w:lastRenderedPageBreak/>
        <w:t xml:space="preserve">5.2.1 </w:t>
      </w:r>
      <w:r w:rsidRPr="00DA7B08">
        <w:rPr>
          <w:rStyle w:val="Heading3Char"/>
        </w:rPr>
        <w:t>Objective One</w:t>
      </w:r>
      <w:bookmarkEnd w:id="59"/>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0" w:name="_Toc510104789"/>
      <w:r w:rsidRPr="00A72E93">
        <w:rPr>
          <w:rStyle w:val="Heading3Char"/>
        </w:rPr>
        <w:t>5.2.2 Objective Two</w:t>
      </w:r>
      <w:bookmarkEnd w:id="60"/>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61" w:name="_Toc510104790"/>
      <w:r w:rsidRPr="00823863">
        <w:rPr>
          <w:rStyle w:val="Heading3Char"/>
        </w:rPr>
        <w:t>5.2.3 Objective Three</w:t>
      </w:r>
      <w:bookmarkEnd w:id="61"/>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62" w:name="_Toc510104791"/>
      <w:r w:rsidRPr="00501E36">
        <w:rPr>
          <w:rStyle w:val="Heading3Char"/>
        </w:rPr>
        <w:t>5.2.4 Objective Four</w:t>
      </w:r>
      <w:bookmarkEnd w:id="62"/>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63" w:name="_Toc510104792"/>
      <w:r w:rsidRPr="009035EC">
        <w:rPr>
          <w:rStyle w:val="Heading3Char"/>
        </w:rPr>
        <w:t>5.2.5 Objective Five</w:t>
      </w:r>
      <w:bookmarkEnd w:id="63"/>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r w:rsidRPr="006A0489">
        <w:rPr>
          <w:rStyle w:val="Heading3Char"/>
        </w:rPr>
        <w:t>5.2.6 Objective Six</w:t>
      </w:r>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64" w:name="_Toc510104793"/>
      <w:r>
        <w:t>5.4</w:t>
      </w:r>
      <w:r w:rsidR="00D50F44">
        <w:t xml:space="preserve"> Future Development</w:t>
      </w:r>
      <w:bookmarkEnd w:id="64"/>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5" w:name="_Toc510104794"/>
      <w:r>
        <w:lastRenderedPageBreak/>
        <w:t>References</w:t>
      </w:r>
      <w:bookmarkEnd w:id="65"/>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DE457F">
      <w:pPr>
        <w:pStyle w:val="Heading1"/>
        <w:rPr>
          <w:noProof/>
        </w:rPr>
      </w:pPr>
      <w:r>
        <w:rPr>
          <w:noProof/>
        </w:rPr>
        <w:lastRenderedPageBreak/>
        <w:fldChar w:fldCharType="end"/>
      </w:r>
      <w:r w:rsidR="00DE457F">
        <w:rPr>
          <w:noProof/>
        </w:rPr>
        <w:t>Appendix</w:t>
      </w:r>
    </w:p>
    <w:p w:rsidR="00DE457F" w:rsidRPr="00DE457F" w:rsidRDefault="00470105" w:rsidP="00470105">
      <w:pPr>
        <w:pStyle w:val="Heading2"/>
      </w:pPr>
      <w:r>
        <w:t>Recorded Data</w:t>
      </w:r>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470105">
      <w:pPr>
        <w:pStyle w:val="Heading2"/>
      </w:pPr>
      <w:r>
        <w:lastRenderedPageBreak/>
        <w:t>Interview Transcript</w:t>
      </w:r>
    </w:p>
    <w:p w:rsidR="00470105" w:rsidRDefault="00470105" w:rsidP="00470105">
      <w:pPr>
        <w:pStyle w:val="Heading3"/>
      </w:pPr>
      <w:r>
        <w:t>Personal Introductory Statement</w:t>
      </w:r>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C27F4A" w:rsidP="00C27F4A">
      <w:pPr>
        <w:pStyle w:val="Heading3"/>
      </w:pPr>
      <w:r>
        <w:t>Transcript</w:t>
      </w:r>
    </w:p>
    <w:p w:rsidR="00F94EC4" w:rsidRDefault="00C27F4A" w:rsidP="00C27F4A">
      <w:r>
        <w:t xml:space="preserve">During this transcript Interviewer refers to the person conducting the interview and Person refers to 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w:t>
      </w:r>
      <w:r>
        <w:t>Interviewer</w:t>
      </w:r>
      <w:r>
        <w:t xml:space="preserve">]: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w:t>
      </w:r>
      <w:r>
        <w:t>Interviewer</w:t>
      </w:r>
      <w:r>
        <w:t xml:space="preserve">]: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w:t>
      </w:r>
      <w:r>
        <w:t>Interviewer</w:t>
      </w:r>
      <w:r>
        <w:t>]: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w:t>
      </w:r>
      <w:r>
        <w:t>Interviewer</w:t>
      </w:r>
      <w:r>
        <w:t xml:space="preserve">]: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w:t>
      </w:r>
      <w:r>
        <w:t>Interviewer</w:t>
      </w:r>
      <w:r>
        <w:t xml:space="preserve">]: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w:t>
      </w:r>
      <w:r>
        <w:t>Interviewer</w:t>
      </w:r>
      <w:r>
        <w:t xml:space="preserve">]: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w:t>
      </w:r>
      <w:r>
        <w:t>Interviewer</w:t>
      </w:r>
      <w:r>
        <w:t xml:space="preserve">]: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 as criminals are people of habit, so there are lots of ways in which the system could be used to help catch them. </w:t>
      </w:r>
    </w:p>
    <w:p w:rsidR="00D11D4C" w:rsidRDefault="00D11D4C" w:rsidP="00C27F4A">
      <w:pPr>
        <w:ind w:firstLine="0"/>
      </w:pPr>
      <w:r>
        <w:t>[</w:t>
      </w:r>
      <w:r>
        <w:t>Interviewer</w:t>
      </w:r>
      <w:r>
        <w:t xml:space="preserve">]: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w:t>
      </w:r>
      <w:r>
        <w:t>Interviewer</w:t>
      </w:r>
      <w:r>
        <w:t>]: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w:t>
      </w:r>
      <w:r>
        <w:t>Interviewer</w:t>
      </w:r>
      <w:r>
        <w:t xml:space="preserve">]: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w:t>
      </w:r>
      <w:r>
        <w:t>Interviewer</w:t>
      </w:r>
      <w:r>
        <w:t xml:space="preserve">]: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w:t>
      </w:r>
      <w:r>
        <w:t>Interviewer</w:t>
      </w:r>
      <w:r>
        <w:t xml:space="preserve">]: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w:t>
      </w:r>
      <w:r>
        <w:t>Interviewer</w:t>
      </w:r>
      <w:r>
        <w:t xml:space="preserve">]: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w:t>
      </w:r>
      <w:r>
        <w:t>Interviewer</w:t>
      </w:r>
      <w:r>
        <w:t>]: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w:t>
      </w:r>
      <w:r>
        <w:t>Interviewer</w:t>
      </w:r>
      <w:r>
        <w:t>]: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w:t>
      </w:r>
      <w:r>
        <w:t>Interviewer</w:t>
      </w:r>
      <w:r>
        <w:t xml:space="preserve">]: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w:t>
      </w:r>
      <w:r>
        <w:t>Interviewer</w:t>
      </w:r>
      <w:r>
        <w:t xml:space="preserve">]: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w:t>
      </w:r>
      <w:r>
        <w:t>Interviewer</w:t>
      </w:r>
      <w:r>
        <w:t xml:space="preserve">]: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w:t>
      </w:r>
      <w:r>
        <w:t>Interviewer</w:t>
      </w:r>
      <w:r>
        <w:t>]: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w:t>
      </w:r>
      <w:r>
        <w:t>Interviewer</w:t>
      </w:r>
      <w:r>
        <w:t xml:space="preserve">]: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w:t>
      </w:r>
      <w:r>
        <w:t>Interviewer</w:t>
      </w:r>
      <w:r>
        <w:t xml:space="preserve">]: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w:t>
      </w:r>
      <w:r>
        <w:t>Interviewer</w:t>
      </w:r>
      <w:r>
        <w:t>]: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w:t>
      </w:r>
      <w:r>
        <w:t>Interviewer</w:t>
      </w:r>
      <w:r>
        <w:t xml:space="preserve">]: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w:t>
      </w:r>
      <w:r>
        <w:t>Interviewer</w:t>
      </w:r>
      <w:r>
        <w:t xml:space="preserve">]: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w:t>
      </w:r>
      <w:r>
        <w:t>Interviewer</w:t>
      </w:r>
      <w:r>
        <w:t>]: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w:t>
      </w:r>
      <w:r>
        <w:t>Interviewer</w:t>
      </w:r>
      <w:r>
        <w:t xml:space="preserve">]: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w:t>
      </w:r>
      <w:r>
        <w:t>Interviewer</w:t>
      </w:r>
      <w:r>
        <w:t>]: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w:t>
      </w:r>
      <w:r>
        <w:t>Interviewer</w:t>
      </w:r>
      <w:r>
        <w:t xml:space="preserve">]: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w:t>
      </w:r>
      <w:r>
        <w:t>Interviewer</w:t>
      </w:r>
      <w:r>
        <w:t xml:space="preserve">]: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w:t>
      </w:r>
      <w:r>
        <w:t>Interviewer</w:t>
      </w:r>
      <w:r>
        <w:t xml:space="preserve">]: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w:t>
      </w:r>
      <w:r>
        <w:t>Interviewer</w:t>
      </w:r>
      <w:r>
        <w:t xml:space="preserve">]: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w:t>
      </w:r>
      <w:r>
        <w:t>Interviewer</w:t>
      </w:r>
      <w:r>
        <w:t xml:space="preserve">]: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w:t>
      </w:r>
      <w:r>
        <w:t>Interviewer</w:t>
      </w:r>
      <w:r>
        <w:t>]: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w:t>
      </w:r>
      <w:r>
        <w:t>Interviewer</w:t>
      </w:r>
      <w:r>
        <w:t xml:space="preserve">]: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w:t>
      </w:r>
      <w:r>
        <w:t>Interviewer</w:t>
      </w:r>
      <w:r>
        <w:t xml:space="preserve">]: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w:t>
      </w:r>
      <w:r>
        <w:t>Interviewer</w:t>
      </w:r>
      <w:r>
        <w:t xml:space="preserve">]: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w:t>
      </w:r>
      <w:r>
        <w:t>Interviewer</w:t>
      </w:r>
      <w:r>
        <w:t xml:space="preserve">]: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0C6061" w:rsidRPr="00C27F4A" w:rsidRDefault="00C06C2B" w:rsidP="00C27F4A">
      <w:pPr>
        <w:ind w:firstLine="0"/>
      </w:pPr>
      <w:r>
        <w:t>[</w:t>
      </w:r>
      <w:r>
        <w:t>Interviewer</w:t>
      </w:r>
      <w:r>
        <w:t xml:space="preserve">]: Thank you for your time. </w:t>
      </w:r>
      <w:bookmarkStart w:id="66" w:name="_GoBack"/>
      <w:bookmarkEnd w:id="66"/>
    </w:p>
    <w:sectPr w:rsidR="000C6061"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0105" w:rsidRDefault="00470105">
      <w:pPr>
        <w:spacing w:line="240" w:lineRule="auto"/>
      </w:pPr>
      <w:r>
        <w:separator/>
      </w:r>
    </w:p>
    <w:p w:rsidR="00470105" w:rsidRDefault="00470105"/>
  </w:endnote>
  <w:endnote w:type="continuationSeparator" w:id="0">
    <w:p w:rsidR="00470105" w:rsidRDefault="00470105">
      <w:pPr>
        <w:spacing w:line="240" w:lineRule="auto"/>
      </w:pPr>
      <w:r>
        <w:continuationSeparator/>
      </w:r>
    </w:p>
    <w:p w:rsidR="00470105" w:rsidRDefault="004701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0105" w:rsidRDefault="00470105">
      <w:pPr>
        <w:spacing w:line="240" w:lineRule="auto"/>
      </w:pPr>
      <w:r>
        <w:separator/>
      </w:r>
    </w:p>
    <w:p w:rsidR="00470105" w:rsidRDefault="00470105"/>
  </w:footnote>
  <w:footnote w:type="continuationSeparator" w:id="0">
    <w:p w:rsidR="00470105" w:rsidRDefault="00470105">
      <w:pPr>
        <w:spacing w:line="240" w:lineRule="auto"/>
      </w:pPr>
      <w:r>
        <w:continuationSeparator/>
      </w:r>
    </w:p>
    <w:p w:rsidR="00470105" w:rsidRDefault="0047010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0105" w:rsidRDefault="0047010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06C2B">
      <w:rPr>
        <w:rStyle w:val="Strong"/>
        <w:noProof/>
      </w:rPr>
      <w:t>8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0105" w:rsidRDefault="0047010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648B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33BDD"/>
    <w:rsid w:val="00046E63"/>
    <w:rsid w:val="00063128"/>
    <w:rsid w:val="000652B2"/>
    <w:rsid w:val="000670D8"/>
    <w:rsid w:val="00072248"/>
    <w:rsid w:val="00075013"/>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4061"/>
    <w:rsid w:val="0012029A"/>
    <w:rsid w:val="001203C2"/>
    <w:rsid w:val="00131B87"/>
    <w:rsid w:val="001320AD"/>
    <w:rsid w:val="001328DC"/>
    <w:rsid w:val="00132C96"/>
    <w:rsid w:val="00147C65"/>
    <w:rsid w:val="00152474"/>
    <w:rsid w:val="00156CA1"/>
    <w:rsid w:val="001622D6"/>
    <w:rsid w:val="001633E1"/>
    <w:rsid w:val="001648B7"/>
    <w:rsid w:val="0017011F"/>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4581"/>
    <w:rsid w:val="00734AB4"/>
    <w:rsid w:val="007414C7"/>
    <w:rsid w:val="007440A7"/>
    <w:rsid w:val="00747BFC"/>
    <w:rsid w:val="00752B3D"/>
    <w:rsid w:val="00755543"/>
    <w:rsid w:val="00757520"/>
    <w:rsid w:val="00764655"/>
    <w:rsid w:val="00773468"/>
    <w:rsid w:val="00776EFD"/>
    <w:rsid w:val="00783B36"/>
    <w:rsid w:val="007926BD"/>
    <w:rsid w:val="007B0F3F"/>
    <w:rsid w:val="007C546A"/>
    <w:rsid w:val="007D3218"/>
    <w:rsid w:val="007D3879"/>
    <w:rsid w:val="007D7E03"/>
    <w:rsid w:val="007E08B0"/>
    <w:rsid w:val="007E3D00"/>
    <w:rsid w:val="007E7B64"/>
    <w:rsid w:val="008002C0"/>
    <w:rsid w:val="0080191A"/>
    <w:rsid w:val="0080349E"/>
    <w:rsid w:val="00804B79"/>
    <w:rsid w:val="00810128"/>
    <w:rsid w:val="00814521"/>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2E7E"/>
    <w:rsid w:val="00A34796"/>
    <w:rsid w:val="00A35D63"/>
    <w:rsid w:val="00A46900"/>
    <w:rsid w:val="00A46A11"/>
    <w:rsid w:val="00A5409D"/>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06C2B"/>
    <w:rsid w:val="00C20B76"/>
    <w:rsid w:val="00C27F4A"/>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7E77"/>
    <w:rsid w:val="00D20FF3"/>
    <w:rsid w:val="00D3108B"/>
    <w:rsid w:val="00D345B5"/>
    <w:rsid w:val="00D41544"/>
    <w:rsid w:val="00D41887"/>
    <w:rsid w:val="00D4400E"/>
    <w:rsid w:val="00D44B8B"/>
    <w:rsid w:val="00D45B12"/>
    <w:rsid w:val="00D47532"/>
    <w:rsid w:val="00D502F7"/>
    <w:rsid w:val="00D50F44"/>
    <w:rsid w:val="00D67817"/>
    <w:rsid w:val="00D67A4A"/>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457F"/>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A186E"/>
    <w:rsid w:val="00EB1E39"/>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63CF5"/>
    <w:rsid w:val="00F66B40"/>
    <w:rsid w:val="00F700C0"/>
    <w:rsid w:val="00F8049B"/>
    <w:rsid w:val="00F843A1"/>
    <w:rsid w:val="00F923AB"/>
    <w:rsid w:val="00F94EC4"/>
    <w:rsid w:val="00F95A22"/>
    <w:rsid w:val="00FB1093"/>
    <w:rsid w:val="00FB4B2B"/>
    <w:rsid w:val="00FB6700"/>
    <w:rsid w:val="00FC30BA"/>
    <w:rsid w:val="00FC69C1"/>
    <w:rsid w:val="00FC79A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741AC2"/>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C20B9"/>
    <w:rsid w:val="004C47C5"/>
    <w:rsid w:val="004C5212"/>
    <w:rsid w:val="005438A2"/>
    <w:rsid w:val="005E3243"/>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00EAEB-587D-493A-8DCC-686EDD4E9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3</TotalTime>
  <Pages>84</Pages>
  <Words>37535</Words>
  <Characters>213955</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65</cp:revision>
  <cp:lastPrinted>2018-02-20T12:52:00Z</cp:lastPrinted>
  <dcterms:created xsi:type="dcterms:W3CDTF">2018-03-28T12:56:00Z</dcterms:created>
  <dcterms:modified xsi:type="dcterms:W3CDTF">2018-04-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